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48FFD5EA"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I4MzU8L1JlY051bT48cmVjb3JkPjxyZWMtbnVtYmVyPjI4MzU8L3JlYy1udW1i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</w:fldData>
        </w:fldChar>
      </w:r>
      <w:r w:rsidR="005C30E8">
        <w:rPr>
          <w:rFonts w:asciiTheme="minorHAnsi" w:hAnsiTheme="minorHAnsi" w:cstheme="minorHAnsi"/>
          <w:color w:val="000000" w:themeColor="text1"/>
          <w:sz w:val="22"/>
        </w:rPr>
        <w:instrText xml:space="preserve"> ADDIN EN.CITE </w:instrText>
      </w:r>
      <w:r w:rsidR="005C30E8">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I4MzU8L1JlY051bT48cmVjb3JkPjxyZWMtbnVtYmVyPjI4MzU8L3JlYy1udW1i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</w:fldData>
        </w:fldChar>
      </w:r>
      <w:r w:rsidR="005C30E8">
        <w:rPr>
          <w:rFonts w:asciiTheme="minorHAnsi" w:hAnsiTheme="minorHAnsi" w:cstheme="minorHAnsi"/>
          <w:color w:val="000000" w:themeColor="text1"/>
          <w:sz w:val="22"/>
        </w:rPr>
        <w:instrText xml:space="preserve"> ADDIN EN.CITE.DATA </w:instrText>
      </w:r>
      <w:r w:rsidR="005C30E8">
        <w:rPr>
          <w:rFonts w:asciiTheme="minorHAnsi" w:hAnsiTheme="minorHAnsi" w:cstheme="minorHAnsi"/>
          <w:color w:val="000000" w:themeColor="text1"/>
          <w:sz w:val="22"/>
        </w:rPr>
      </w:r>
      <w:r w:rsidR="005C30E8">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Escudero&lt;/Author&gt;&lt;Year&gt;2016&lt;/Year&gt;&lt;RecNum&gt;2836&lt;/RecNum&gt;&lt;DisplayText&gt;(4)&lt;/DisplayText&gt;&lt;record&gt;&lt;rec-number&gt;2836&lt;/rec-number&gt;&lt;foreign-keys&gt;&lt;key app="EN" db-id="20tzrfeaqpde50e5e2dvtwp7sr5fsss0txe9" timestamp="1591570887"&gt;2836&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yODM5PC9SZWNOdW0+PERpc3BsYXlUZXh0PigyLCA4LTEwKTwvRGlzcGxheVRleHQ+PHJl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GYXJpYTwvQXV0aG9yPjxZZWFyPjIwMTA8L1llYXI+PFJl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22792D5A"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Lucek&lt;/Author&gt;&lt;Year&gt;2018&lt;/Year&gt;&lt;RecNum&gt;2841&lt;/RecNum&gt;&lt;DisplayText&gt;(11)&lt;/DisplayText&gt;&lt;record&gt;&lt;rec-number&gt;2841&lt;/rec-number&gt;&lt;foreign-keys&gt;&lt;key app="EN" db-id="20tzrfeaqpde50e5e2dvtwp7sr5fsss0txe9" timestamp="1591570887"&gt;2841&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ga&lt;/Author&gt;&lt;Year&gt;2017&lt;/Year&gt;&lt;RecNum&gt;2843&lt;/RecNum&gt;&lt;DisplayText&gt;(13)&lt;/DisplayText&gt;&lt;record&gt;&lt;rec-number&gt;2843&lt;/rec-number&gt;&lt;foreign-keys&gt;&lt;key app="EN" db-id="20tzrfeaqpde50e5e2dvtwp7sr5fsss0txe9" timestamp="1591570887"&gt;2843&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abbr-1&gt;J Hered&lt;/abbr-1&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2844&lt;/RecNum&gt;&lt;record&gt;&lt;rec-number&gt;2844&lt;/rec-number&gt;&lt;foreign-keys&gt;&lt;key app="EN" db-id="20tzrfeaqpde50e5e2dvtwp7sr5fsss0txe9" timestamp="1591570887"&gt;2844&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Harlan&lt;/Author&gt;&lt;Year&gt;1975&lt;/Year&gt;&lt;RecNum&gt;2845&lt;/RecNum&gt;&lt;DisplayText&gt;(15)&lt;/DisplayText&gt;&lt;record&gt;&lt;rec-number&gt;2845&lt;/rec-number&gt;&lt;foreign-keys&gt;&lt;key app="EN" db-id="20tzrfeaqpde50e5e2dvtwp7sr5fsss0txe9" timestamp="1591570887"&gt;284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427787D7"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5C30E8">
        <w:rPr>
          <w:rFonts w:cstheme="minorHAnsi"/>
          <w:sz w:val="22"/>
          <w:szCs w:val="22"/>
        </w:rPr>
        <w:instrText xml:space="preserve"> ADDIN EN.CITE &lt;EndNote&gt;&lt;Cite&gt;&lt;Author&gt;Melters&lt;/Author&gt;&lt;Year&gt;2012&lt;/Year&gt;&lt;RecNum&gt;2847&lt;/RecNum&gt;&lt;DisplayText&gt;(21, 22)&lt;/DisplayText&gt;&lt;record&gt;&lt;rec-number&gt;2847&lt;/rec-number&gt;&lt;foreign-keys&gt;&lt;key app="EN" db-id="20tzrfeaqpde50e5e2dvtwp7sr5fsss0txe9" timestamp="1591570887"&gt;284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2848&lt;/RecNum&gt;&lt;record&gt;&lt;rec-number&gt;2848&lt;/rec-number&gt;&lt;foreign-keys&gt;&lt;key app="EN" db-id="20tzrfeaqpde50e5e2dvtwp7sr5fsss0txe9" timestamp="1591570887"&gt;2848&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I4NDk8L1JlY051bT48RGlzcGxheVRleHQ+KDIzLTI2KTwvRGlzcGxheVRleHQ+PHJl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MdWNlw7FvPC9BdXRob3I+PFllYXI+MTk5NjwvWWVhcj48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5C30E8">
        <w:rPr>
          <w:rFonts w:cstheme="minorHAnsi"/>
          <w:sz w:val="22"/>
          <w:szCs w:val="22"/>
        </w:rPr>
        <w:instrText xml:space="preserve"> ADDIN EN.CITE &lt;EndNote&gt;&lt;Cite&gt;&lt;Author&gt;Escudero&lt;/Author&gt;&lt;Year&gt;2012&lt;/Year&gt;&lt;RecNum&gt;2823&lt;/RecNum&gt;&lt;DisplayText&gt;(27, 28)&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671019A5"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6E1FF42B"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lastRenderedPageBreak/>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yODUzPC9SZWNO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yODUzPC9SZWNO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 xml:space="preserve">(Figure </w:t>
      </w:r>
      <w:r w:rsidR="00854D0F" w:rsidRPr="00AE0786">
        <w:rPr>
          <w:rFonts w:asciiTheme="minorHAnsi" w:hAnsiTheme="minorHAnsi" w:cstheme="minorHAnsi"/>
          <w:sz w:val="22"/>
        </w:rPr>
        <w:lastRenderedPageBreak/>
        <w:t>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698CCA4F"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2"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t>
      </w:r>
      <w:r w:rsidRPr="00AE0786">
        <w:rPr>
          <w:rFonts w:cstheme="minorHAnsi"/>
          <w:sz w:val="22"/>
          <w:szCs w:val="22"/>
        </w:rPr>
        <w:lastRenderedPageBreak/>
        <w:t xml:space="preserve">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7B079239" w:rsidR="00D97F3B" w:rsidRPr="00AE0786" w:rsidRDefault="004034FA" w:rsidP="005C30E8">
      <w:pPr>
        <w:spacing w:after="0" w:line="480" w:lineRule="auto"/>
        <w:rPr>
          <w:rFonts w:cstheme="minorHAnsi"/>
          <w:sz w:val="22"/>
          <w:szCs w:val="22"/>
        </w:rPr>
      </w:pPr>
      <w:r w:rsidRPr="00AE0786">
        <w:rPr>
          <w:rFonts w:cstheme="minorHAnsi"/>
          <w:sz w:val="22"/>
          <w:szCs w:val="22"/>
        </w:rPr>
        <w:lastRenderedPageBreak/>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2500184D"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 ExcludeAuth="1"&gt;&lt;Author&gt;Rainford&lt;/Author&gt;&lt;Year&gt;2014&lt;/Year&gt;&lt;RecNum&gt;2831&lt;/RecNum&gt;&lt;DisplayText&gt;(36)&lt;/DisplayText&gt;&lt;record&gt;&lt;rec-number&gt;2831&lt;/rec-number&gt;&lt;foreign-keys&gt;&lt;key app="EN" db-id="20tzrfeaqpde50e5e2dvtwp7sr5fsss0txe9" timestamp="1591122165"&gt;2831&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 ExcludeAuth="1"&gt;&lt;Author&gt;Misof&lt;/Author&gt;&lt;Year&gt;2014&lt;/Year&gt;&lt;RecNum&gt;2425&lt;/RecNum&gt;&lt;DisplayText&gt;(35)&lt;/DisplayText&gt;&lt;record&gt;&lt;rec-number&gt;2425&lt;/rec-number&gt;&lt;foreign-keys&gt;&lt;key app="EN" db-id="20tzrfeaqpde50e5e2dvtwp7sr5fsss0txe9" timestamp="1455477290"&gt;2425&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414BE478"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w:t>
      </w:r>
      <w:r w:rsidR="00CF31E9">
        <w:rPr>
          <w:rFonts w:asciiTheme="minorHAnsi" w:hAnsiTheme="minorHAnsi" w:cstheme="minorHAnsi"/>
          <w:sz w:val="22"/>
        </w:rPr>
        <w:lastRenderedPageBreak/>
        <w:t xml:space="preserve">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6B9CE130"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Cole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Diptera</w:t>
      </w:r>
      <w:proofErr w:type="spellEnd"/>
      <w:r w:rsidR="00CF31E9" w:rsidRPr="00AE0786">
        <w:rPr>
          <w:rFonts w:asciiTheme="minorHAnsi" w:hAnsiTheme="minorHAnsi" w:cstheme="minorHAnsi"/>
          <w:iCs/>
          <w:sz w:val="22"/>
        </w:rPr>
        <w:t xml:space="preserve">, Hymenoptera, </w:t>
      </w:r>
      <w:proofErr w:type="spellStart"/>
      <w:r w:rsidR="00CF31E9" w:rsidRPr="00AE0786">
        <w:rPr>
          <w:rFonts w:asciiTheme="minorHAnsi" w:hAnsiTheme="minorHAnsi" w:cstheme="minorHAnsi"/>
          <w:iCs/>
          <w:sz w:val="22"/>
        </w:rPr>
        <w:t>Is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w:t>
      </w:r>
      <w:proofErr w:type="spellStart"/>
      <w:r w:rsidR="00CF31E9" w:rsidRPr="00AE0786">
        <w:rPr>
          <w:rFonts w:asciiTheme="minorHAnsi" w:hAnsiTheme="minorHAnsi" w:cstheme="minorHAnsi"/>
          <w:iCs/>
          <w:sz w:val="22"/>
        </w:rPr>
        <w:t>Phasmatodea</w:t>
      </w:r>
      <w:proofErr w:type="spellEnd"/>
      <w:r w:rsidR="00CF31E9" w:rsidRPr="00AE0786">
        <w:rPr>
          <w:rFonts w:asciiTheme="minorHAnsi" w:hAnsiTheme="minorHAnsi" w:cstheme="minorHAnsi"/>
          <w:iCs/>
          <w:sz w:val="22"/>
        </w:rPr>
        <w:t xml:space="preserve">)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3" w:author="Microsoft Office User" w:date="2020-08-12T01:57:00Z">
        <w:r w:rsidR="009200BD">
          <w:rPr>
            <w:rFonts w:asciiTheme="minorHAnsi" w:hAnsiTheme="minorHAnsi" w:cstheme="minorHAnsi"/>
            <w:iCs/>
            <w:sz w:val="22"/>
          </w:rPr>
          <w:t>n</w:t>
        </w:r>
      </w:ins>
      <w:bookmarkStart w:id="4" w:name="_GoBack"/>
      <w:bookmarkEnd w:id="4"/>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 xml:space="preserve">(19, </w:t>
      </w:r>
      <w:r w:rsidR="005C30E8">
        <w:rPr>
          <w:rFonts w:cstheme="minorHAnsi"/>
          <w:noProof/>
          <w:sz w:val="22"/>
          <w:szCs w:val="22"/>
        </w:rPr>
        <w:lastRenderedPageBreak/>
        <w:t>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55B70DAD"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Chmátal&lt;/Author&gt;&lt;Year&gt;2014&lt;/Year&gt;&lt;RecNum&gt;2857&lt;/RecNum&gt;&lt;DisplayText&gt;(40)&lt;/DisplayText&gt;&lt;record&gt;&lt;rec-number&gt;2857&lt;/rec-number&gt;&lt;foreign-keys&gt;&lt;key app="EN" db-id="20tzrfeaqpde50e5e2dvtwp7sr5fsss0txe9" timestamp="1591570887"&gt;2857&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 xml:space="preserve">This expectation matches well with </w:t>
      </w:r>
      <w:r w:rsidR="009A2FA9">
        <w:rPr>
          <w:rFonts w:cstheme="minorHAnsi"/>
          <w:sz w:val="22"/>
          <w:szCs w:val="22"/>
        </w:rPr>
        <w:lastRenderedPageBreak/>
        <w:t>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760AB67A" w:rsidR="00254CAD" w:rsidRPr="009A2FA9" w:rsidRDefault="00233069" w:rsidP="005C30E8">
      <w:pPr>
        <w:spacing w:after="0" w:line="480" w:lineRule="auto"/>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w:t>
      </w:r>
      <w:r w:rsidR="00297D0F">
        <w:rPr>
          <w:rFonts w:cstheme="minorHAnsi"/>
          <w:color w:val="000000" w:themeColor="text1"/>
          <w:sz w:val="22"/>
          <w:szCs w:val="22"/>
        </w:rPr>
        <w:t>whole-</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0MiwgNDMsIGJ1dCBzZWUgNDQpPC9EaXNwbGF5
VGV4dD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QcmVmaXg+YnV0IHNlZSA8L1ByZWZpeD48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MaTwvQXV0aG9yPjxZZWFyPjIwMTg8L1llYXI+PFJlY051
bT4yODI1PC9SZWNOdW0+PERpc3BsYXlUZXh0Pig0MiwgNDMsIGJ1dCBzZWUgNDQpPC9EaXNwbGF5
VGV4dD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QcmVmaXg+YnV0IHNlZSA8L1ByZWZpeD48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5C30E8">
        <w:rPr>
          <w:rFonts w:cstheme="minorHAnsi"/>
          <w:noProof/>
          <w:color w:val="000000" w:themeColor="text1"/>
          <w:sz w:val="22"/>
          <w:szCs w:val="22"/>
        </w:rPr>
        <w:t>(42, 43, but see 44)</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S00Ny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MjE0ODwvUmVjTnVtPjxyZWNvcmQ+PHJlYy1u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CbGFja21vbjwvQXV0aG9yPjxZZWFyPjIwMTk8L1llYXI+
PFJlY051bT4yNzE3PC9SZWNOdW0+PERpc3BsYXlUZXh0Pig1LCA0NS00Ny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MjE0ODwvUmVjTnVtPjxyZWNvcmQ+PHJlYy1u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5C30E8">
        <w:rPr>
          <w:rFonts w:cstheme="minorHAnsi"/>
          <w:noProof/>
          <w:color w:val="000000" w:themeColor="text1"/>
          <w:sz w:val="22"/>
          <w:szCs w:val="22"/>
        </w:rPr>
        <w:t>(5, 45-47)</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p>
    <w:p w14:paraId="71DBA243" w14:textId="77777777" w:rsidR="00254CAD" w:rsidRDefault="00254CAD" w:rsidP="005C30E8">
      <w:pPr>
        <w:spacing w:after="0" w:line="480" w:lineRule="auto"/>
        <w:rPr>
          <w:rFonts w:cstheme="minorHAnsi"/>
          <w:color w:val="000000" w:themeColor="text1"/>
          <w:sz w:val="22"/>
          <w:szCs w:val="22"/>
        </w:rPr>
      </w:pPr>
    </w:p>
    <w:p w14:paraId="5153997C" w14:textId="1222CE08"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Poggio&lt;/Author&gt;&lt;Year&gt;2007&lt;/Year&gt;&lt;RecNum&gt;2828&lt;/RecNum&gt;&lt;DisplayText&gt;(48)&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48)</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w:t>
      </w:r>
      <w:r>
        <w:rPr>
          <w:rFonts w:cstheme="minorHAnsi"/>
          <w:color w:val="000000" w:themeColor="text1"/>
          <w:sz w:val="22"/>
          <w:szCs w:val="22"/>
        </w:rPr>
        <w:lastRenderedPageBreak/>
        <w:t xml:space="preserve">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5CAF848"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69&lt;/Year&gt;&lt;RecNum&gt;2829&lt;/RecNum&gt;&lt;DisplayText&gt;(4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Lande&lt;/Author&gt;&lt;Year&gt;1984&lt;/Year&gt;&lt;RecNum&gt;2830&lt;/RecNum&gt;&lt;DisplayText&gt;(50)&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5C30E8">
        <w:rPr>
          <w:rFonts w:cstheme="minorHAnsi"/>
          <w:noProof/>
          <w:color w:val="000000" w:themeColor="text1"/>
          <w:sz w:val="22"/>
          <w:szCs w:val="22"/>
        </w:rPr>
        <w:t>(50)</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EtNTU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EtNTU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5C30E8">
        <w:rPr>
          <w:rFonts w:cstheme="minorHAnsi"/>
          <w:noProof/>
          <w:color w:val="000000" w:themeColor="text1"/>
          <w:sz w:val="22"/>
          <w:szCs w:val="22"/>
        </w:rPr>
        <w:t>(1, 7, 51-55)</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5" w:author="Microsoft Office User" w:date="2020-08-11T15:08:00Z">
        <w:r w:rsidR="009200BD">
          <w:rPr>
            <w:rFonts w:cstheme="minorHAnsi"/>
            <w:bCs/>
            <w:sz w:val="22"/>
            <w:szCs w:val="22"/>
          </w:rPr>
          <w:t>, w</w:t>
        </w:r>
      </w:ins>
      <w:del w:id="6"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7" w:author="Microsoft Office User" w:date="2020-08-11T15:08:00Z">
        <w:r w:rsidR="0067543F" w:rsidDel="009200BD">
          <w:rPr>
            <w:rFonts w:eastAsiaTheme="minorEastAsia" w:cstheme="minorHAnsi"/>
            <w:bCs/>
            <w:sz w:val="22"/>
            <w:szCs w:val="22"/>
          </w:rPr>
          <w:delText>more quickly</w:delText>
        </w:r>
      </w:del>
      <w:ins w:id="8"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C4C81F7" w14:textId="77777777" w:rsidR="009200BD" w:rsidRDefault="0009567D" w:rsidP="00DE1F25">
      <w:pPr>
        <w:spacing w:after="0"/>
        <w:rPr>
          <w:ins w:id="9" w:author="Microsoft Office User" w:date="2020-08-12T01:20:00Z"/>
          <w:rFonts w:eastAsiaTheme="minorEastAsia"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7342C7F9" w14:textId="77777777" w:rsidR="009200BD" w:rsidRDefault="009200BD" w:rsidP="00DE1F25">
      <w:pPr>
        <w:spacing w:after="0"/>
        <w:rPr>
          <w:ins w:id="10" w:author="Microsoft Office User" w:date="2020-08-12T01:20:00Z"/>
          <w:rFonts w:cstheme="minorHAnsi"/>
          <w:sz w:val="22"/>
          <w:szCs w:val="22"/>
        </w:rPr>
      </w:pPr>
    </w:p>
    <w:p w14:paraId="4343BF22" w14:textId="47D64E49" w:rsidR="009200BD" w:rsidRDefault="009200BD" w:rsidP="009200BD">
      <w:pPr>
        <w:spacing w:after="0"/>
        <w:rPr>
          <w:ins w:id="11" w:author="Microsoft Office User" w:date="2020-08-12T01:24:00Z"/>
          <w:rFonts w:cstheme="minorHAnsi"/>
          <w:b/>
          <w:sz w:val="22"/>
          <w:szCs w:val="22"/>
        </w:rPr>
      </w:pPr>
      <w:ins w:id="12" w:author="Microsoft Office User" w:date="2020-08-12T01:24:00Z">
        <w:r>
          <w:rPr>
            <w:rFonts w:cstheme="minorHAnsi"/>
            <w:b/>
            <w:noProof/>
            <w:sz w:val="22"/>
            <w:szCs w:val="22"/>
          </w:rPr>
          <w:drawing>
            <wp:inline distT="0" distB="0" distL="0" distR="0" wp14:anchorId="0386126D" wp14:editId="4D897040">
              <wp:extent cx="2362200" cy="214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8-12 at 1.24.30 AM.png"/>
                      <pic:cNvPicPr/>
                    </pic:nvPicPr>
                    <pic:blipFill rotWithShape="1">
                      <a:blip r:embed="rId10"/>
                      <a:srcRect l="5430" t="7556" r="10408" b="17334"/>
                      <a:stretch/>
                    </pic:blipFill>
                    <pic:spPr bwMode="auto">
                      <a:xfrm>
                        <a:off x="0" y="0"/>
                        <a:ext cx="2362200" cy="2146300"/>
                      </a:xfrm>
                      <a:prstGeom prst="rect">
                        <a:avLst/>
                      </a:prstGeom>
                      <a:ln>
                        <a:noFill/>
                      </a:ln>
                      <a:extLst>
                        <a:ext uri="{53640926-AAD7-44D8-BBD7-CCE9431645EC}">
                          <a14:shadowObscured xmlns:a14="http://schemas.microsoft.com/office/drawing/2010/main"/>
                        </a:ext>
                      </a:extLst>
                    </pic:spPr>
                  </pic:pic>
                </a:graphicData>
              </a:graphic>
            </wp:inline>
          </w:drawing>
        </w:r>
      </w:ins>
    </w:p>
    <w:p w14:paraId="0496C160" w14:textId="77777777" w:rsidR="009200BD" w:rsidRDefault="009200BD" w:rsidP="00DE1F25">
      <w:pPr>
        <w:spacing w:after="0"/>
        <w:rPr>
          <w:ins w:id="13" w:author="Microsoft Office User" w:date="2020-08-12T01:24:00Z"/>
          <w:rFonts w:cstheme="minorHAnsi"/>
          <w:b/>
          <w:sz w:val="22"/>
          <w:szCs w:val="22"/>
        </w:rPr>
      </w:pPr>
    </w:p>
    <w:p w14:paraId="364E0815" w14:textId="0DE0CFF6" w:rsidR="00077899" w:rsidRPr="00AE0786" w:rsidRDefault="009200BD" w:rsidP="00DE1F25">
      <w:pPr>
        <w:spacing w:after="0"/>
        <w:rPr>
          <w:rFonts w:cstheme="minorHAnsi"/>
          <w:sz w:val="22"/>
          <w:szCs w:val="22"/>
        </w:rPr>
      </w:pPr>
      <w:ins w:id="14" w:author="Microsoft Office User" w:date="2020-08-12T01:20:00Z">
        <w:r w:rsidRPr="009200BD">
          <w:rPr>
            <w:rFonts w:cstheme="minorHAnsi"/>
            <w:b/>
            <w:sz w:val="22"/>
            <w:szCs w:val="22"/>
            <w:rPrChange w:id="15" w:author="Microsoft Office User" w:date="2020-08-12T01:24:00Z">
              <w:rPr>
                <w:rFonts w:cstheme="minorHAnsi"/>
                <w:sz w:val="22"/>
                <w:szCs w:val="22"/>
              </w:rPr>
            </w:rPrChange>
          </w:rPr>
          <w:t>Supplemental Figure 2. Model for evolution of karyotype data.</w:t>
        </w:r>
        <w:r>
          <w:rPr>
            <w:rFonts w:cstheme="minorHAnsi"/>
            <w:sz w:val="22"/>
            <w:szCs w:val="22"/>
          </w:rPr>
          <w:t xml:space="preserve"> At any given </w:t>
        </w:r>
      </w:ins>
      <w:ins w:id="16" w:author="Microsoft Office User" w:date="2020-08-12T01:24:00Z">
        <w:r>
          <w:rPr>
            <w:rFonts w:cstheme="minorHAnsi"/>
            <w:sz w:val="22"/>
            <w:szCs w:val="22"/>
          </w:rPr>
          <w:t>time,</w:t>
        </w:r>
      </w:ins>
      <w:ins w:id="17" w:author="Microsoft Office User" w:date="2020-08-12T01:20:00Z">
        <w:r>
          <w:rPr>
            <w:rFonts w:cstheme="minorHAnsi"/>
            <w:sz w:val="22"/>
            <w:szCs w:val="22"/>
          </w:rPr>
          <w:t xml:space="preserve"> there is chromosome number </w:t>
        </w:r>
      </w:ins>
      <m:oMath>
        <m:r>
          <w:ins w:id="18" w:author="Microsoft Office User" w:date="2020-08-12T01:24:00Z">
            <w:rPr>
              <w:rFonts w:ascii="Cambria Math" w:hAnsi="Cambria Math" w:cstheme="minorHAnsi"/>
              <w:sz w:val="22"/>
              <w:szCs w:val="22"/>
            </w:rPr>
            <m:t>i </m:t>
          </w:ins>
        </m:r>
      </m:oMath>
      <w:ins w:id="19" w:author="Microsoft Office User" w:date="2020-08-12T01:20:00Z">
        <w:r>
          <w:rPr>
            <w:rFonts w:cstheme="minorHAnsi"/>
            <w:sz w:val="22"/>
            <w:szCs w:val="22"/>
          </w:rPr>
          <w:t xml:space="preserve">and </w:t>
        </w:r>
      </w:ins>
      <w:ins w:id="20" w:author="Microsoft Office User" w:date="2020-08-12T01:21:00Z">
        <w:r>
          <w:rPr>
            <w:rFonts w:cstheme="minorHAnsi"/>
            <w:sz w:val="22"/>
            <w:szCs w:val="22"/>
          </w:rPr>
          <w:t xml:space="preserve">either holocentric or monocentric chromosomes. A lineage can make four possible transitions: </w:t>
        </w:r>
      </w:ins>
      <m:oMath>
        <m:r>
          <w:ins w:id="21" w:author="Microsoft Office User" w:date="2020-08-12T01:23:00Z">
            <w:rPr>
              <w:rFonts w:ascii="Cambria Math" w:hAnsi="Cambria Math" w:cstheme="minorHAnsi"/>
              <w:sz w:val="22"/>
              <w:szCs w:val="22"/>
            </w:rPr>
            <m:t>δ</m:t>
          </w:ins>
        </m:r>
      </m:oMath>
      <w:ins w:id="22" w:author="Microsoft Office User" w:date="2020-08-12T01:21:00Z">
        <w:r>
          <w:rPr>
            <w:rFonts w:cstheme="minorHAnsi"/>
            <w:sz w:val="22"/>
            <w:szCs w:val="22"/>
          </w:rPr>
          <w:t xml:space="preserve"> the los</w:t>
        </w:r>
      </w:ins>
      <w:ins w:id="23" w:author="Microsoft Office User" w:date="2020-08-12T01:22:00Z">
        <w:r>
          <w:rPr>
            <w:rFonts w:cstheme="minorHAnsi"/>
            <w:sz w:val="22"/>
            <w:szCs w:val="22"/>
          </w:rPr>
          <w:t xml:space="preserve">s of a chromosome through fusion, </w:t>
        </w:r>
      </w:ins>
      <m:oMath>
        <m:r>
          <w:ins w:id="24" w:author="Microsoft Office User" w:date="2020-08-12T01:23:00Z">
            <w:rPr>
              <w:rFonts w:ascii="Cambria Math" w:hAnsi="Cambria Math" w:cstheme="minorHAnsi"/>
              <w:sz w:val="22"/>
              <w:szCs w:val="22"/>
            </w:rPr>
            <m:t>γ</m:t>
          </w:ins>
        </m:r>
      </m:oMath>
      <w:ins w:id="25" w:author="Microsoft Office User" w:date="2020-08-12T01:22:00Z">
        <w:r>
          <w:rPr>
            <w:rFonts w:cstheme="minorHAnsi"/>
            <w:sz w:val="22"/>
            <w:szCs w:val="22"/>
          </w:rPr>
          <w:t xml:space="preserve"> the gain of a chromosome through fission, </w:t>
        </w:r>
      </w:ins>
      <m:oMath>
        <m:r>
          <w:ins w:id="26" w:author="Microsoft Office User" w:date="2020-08-12T01:23:00Z">
            <w:rPr>
              <w:rFonts w:ascii="Cambria Math" w:hAnsi="Cambria Math" w:cstheme="minorHAnsi"/>
              <w:sz w:val="22"/>
              <w:szCs w:val="22"/>
            </w:rPr>
            <m:t>ρ</m:t>
          </w:ins>
        </m:r>
      </m:oMath>
      <w:ins w:id="27" w:author="Microsoft Office User" w:date="2020-08-12T01:22:00Z">
        <w:r>
          <w:rPr>
            <w:rFonts w:cstheme="minorHAnsi"/>
            <w:sz w:val="22"/>
            <w:szCs w:val="22"/>
          </w:rPr>
          <w:t xml:space="preserve"> the polyploidization</w:t>
        </w:r>
      </w:ins>
      <w:ins w:id="28" w:author="Microsoft Office User" w:date="2020-08-12T01:23:00Z">
        <w:r>
          <w:rPr>
            <w:rFonts w:cstheme="minorHAnsi"/>
            <w:sz w:val="22"/>
            <w:szCs w:val="22"/>
          </w:rPr>
          <w:t xml:space="preserve"> of the genome, and </w:t>
        </w:r>
        <m:oMath>
          <m:r>
            <w:rPr>
              <w:rFonts w:ascii="Cambria Math" w:hAnsi="Cambria Math" w:cstheme="minorHAnsi"/>
              <w:sz w:val="22"/>
              <w:szCs w:val="22"/>
            </w:rPr>
            <m:t>q</m:t>
          </m:r>
        </m:oMath>
        <w:r>
          <w:rPr>
            <w:rFonts w:cstheme="minorHAnsi"/>
            <w:sz w:val="22"/>
            <w:szCs w:val="22"/>
          </w:rPr>
          <w:t xml:space="preserve"> the transition from </w:t>
        </w:r>
        <w:proofErr w:type="spellStart"/>
        <w:r>
          <w:rPr>
            <w:rFonts w:cstheme="minorHAnsi"/>
            <w:sz w:val="22"/>
            <w:szCs w:val="22"/>
          </w:rPr>
          <w:t>holocentic</w:t>
        </w:r>
        <w:proofErr w:type="spellEnd"/>
        <w:r>
          <w:rPr>
            <w:rFonts w:cstheme="minorHAnsi"/>
            <w:sz w:val="22"/>
            <w:szCs w:val="22"/>
          </w:rPr>
          <w:t xml:space="preserve"> to monocentric. </w:t>
        </w:r>
      </w:ins>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7E2BA545" w14:textId="77777777" w:rsidR="005C30E8" w:rsidRPr="005C30E8" w:rsidRDefault="006A5BDC" w:rsidP="005C30E8">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5C30E8" w:rsidRPr="005C30E8">
        <w:rPr>
          <w:noProof/>
        </w:rPr>
        <w:t>1.</w:t>
      </w:r>
      <w:r w:rsidR="005C30E8" w:rsidRPr="005C30E8">
        <w:rPr>
          <w:noProof/>
        </w:rPr>
        <w:tab/>
        <w:t>Wilson AC, Bush GL, Case SM, King MC. Social structuring of mammalian populations and rate of chromosomal evolution. Proceedings of the National Academy of Sciences. 1975;72(12):5061-5.</w:t>
      </w:r>
    </w:p>
    <w:p w14:paraId="15D6A7A0" w14:textId="77777777" w:rsidR="005C30E8" w:rsidRPr="005C30E8" w:rsidRDefault="005C30E8" w:rsidP="005C30E8">
      <w:pPr>
        <w:pStyle w:val="EndNoteBibliography"/>
        <w:spacing w:after="0"/>
        <w:rPr>
          <w:noProof/>
        </w:rPr>
      </w:pPr>
      <w:r w:rsidRPr="005C30E8">
        <w:rPr>
          <w:noProof/>
        </w:rPr>
        <w:t>2.</w:t>
      </w:r>
      <w:r w:rsidRPr="005C30E8">
        <w:rPr>
          <w:noProof/>
        </w:rPr>
        <w:tab/>
        <w:t>White MJD. Modes of speciation. San Francisco: : WH Freeman; 1978. 455 p.</w:t>
      </w:r>
    </w:p>
    <w:p w14:paraId="21E772E3" w14:textId="77777777" w:rsidR="005C30E8" w:rsidRPr="005C30E8" w:rsidRDefault="005C30E8" w:rsidP="005C30E8">
      <w:pPr>
        <w:pStyle w:val="EndNoteBibliography"/>
        <w:spacing w:after="0"/>
        <w:rPr>
          <w:noProof/>
        </w:rPr>
      </w:pPr>
      <w:r w:rsidRPr="005C30E8">
        <w:rPr>
          <w:noProof/>
        </w:rPr>
        <w:t>3.</w:t>
      </w:r>
      <w:r w:rsidRPr="005C30E8">
        <w:rPr>
          <w:noProof/>
        </w:rPr>
        <w:tab/>
        <w:t>Bush GL. What do we really know about speciation? Perspectives on evolution. 1982:119-31.</w:t>
      </w:r>
    </w:p>
    <w:p w14:paraId="7DE16E0C" w14:textId="77777777" w:rsidR="005C30E8" w:rsidRPr="005C30E8" w:rsidRDefault="005C30E8" w:rsidP="005C30E8">
      <w:pPr>
        <w:pStyle w:val="EndNoteBibliography"/>
        <w:spacing w:after="0"/>
        <w:rPr>
          <w:noProof/>
        </w:rPr>
      </w:pPr>
      <w:r w:rsidRPr="005C30E8">
        <w:rPr>
          <w:noProof/>
        </w:rPr>
        <w:t>4.</w:t>
      </w:r>
      <w:r w:rsidRPr="005C30E8">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7710BC4E" w14:textId="77777777" w:rsidR="005C30E8" w:rsidRPr="005C30E8" w:rsidRDefault="005C30E8" w:rsidP="005C30E8">
      <w:pPr>
        <w:pStyle w:val="EndNoteBibliography"/>
        <w:spacing w:after="0"/>
        <w:rPr>
          <w:noProof/>
        </w:rPr>
      </w:pPr>
      <w:r w:rsidRPr="005C30E8">
        <w:rPr>
          <w:noProof/>
        </w:rPr>
        <w:t>5.</w:t>
      </w:r>
      <w:r w:rsidRPr="005C30E8">
        <w:rPr>
          <w:noProof/>
        </w:rPr>
        <w:tab/>
        <w:t>Blackmon H, Justison J, Mayrose I, Goldberg EE. Meiotic drive shapes rates of karyotype evolution in mammals. Evolution. 2019;73(3):511-23.</w:t>
      </w:r>
    </w:p>
    <w:p w14:paraId="379F1217" w14:textId="77777777" w:rsidR="005C30E8" w:rsidRPr="005C30E8" w:rsidRDefault="005C30E8" w:rsidP="005C30E8">
      <w:pPr>
        <w:pStyle w:val="EndNoteBibliography"/>
        <w:spacing w:after="0"/>
        <w:rPr>
          <w:noProof/>
        </w:rPr>
      </w:pPr>
      <w:r w:rsidRPr="005C30E8">
        <w:rPr>
          <w:noProof/>
        </w:rPr>
        <w:t>6.</w:t>
      </w:r>
      <w:r w:rsidRPr="005C30E8">
        <w:rPr>
          <w:noProof/>
        </w:rPr>
        <w:tab/>
        <w:t>Blackmon H, Ross L, Bachtrog D. Sex Determination, Sex Chromosomes, and Karyotype Evolution in Insects. Journal of Heredity. 2017;108(1):78-93.</w:t>
      </w:r>
    </w:p>
    <w:p w14:paraId="0675EFEE" w14:textId="77777777" w:rsidR="005C30E8" w:rsidRPr="005C30E8" w:rsidRDefault="005C30E8" w:rsidP="005C30E8">
      <w:pPr>
        <w:pStyle w:val="EndNoteBibliography"/>
        <w:spacing w:after="0"/>
        <w:rPr>
          <w:noProof/>
        </w:rPr>
      </w:pPr>
      <w:r w:rsidRPr="005C30E8">
        <w:rPr>
          <w:noProof/>
        </w:rPr>
        <w:t>7.</w:t>
      </w:r>
      <w:r w:rsidRPr="005C30E8">
        <w:rPr>
          <w:noProof/>
        </w:rPr>
        <w:tab/>
        <w:t>Petitpierre E. Why beetles have strikingly different rates of chromosomal evolution. Elytron. 1987;1:25-32.</w:t>
      </w:r>
    </w:p>
    <w:p w14:paraId="218A771C" w14:textId="77777777" w:rsidR="005C30E8" w:rsidRPr="005C30E8" w:rsidRDefault="005C30E8" w:rsidP="005C30E8">
      <w:pPr>
        <w:pStyle w:val="EndNoteBibliography"/>
        <w:spacing w:after="0"/>
        <w:rPr>
          <w:noProof/>
        </w:rPr>
      </w:pPr>
      <w:r w:rsidRPr="005C30E8">
        <w:rPr>
          <w:noProof/>
        </w:rPr>
        <w:t>8.</w:t>
      </w:r>
      <w:r w:rsidRPr="005C30E8">
        <w:rPr>
          <w:noProof/>
        </w:rPr>
        <w:tab/>
        <w:t>Faria R, Navarro A. Chromosomal speciation revisited: rearranging theory with pieces of evidence. Trends in ecology &amp; evolution. 2010;25(11):660-9.</w:t>
      </w:r>
    </w:p>
    <w:p w14:paraId="3790CFD6" w14:textId="77777777" w:rsidR="005C30E8" w:rsidRPr="005C30E8" w:rsidRDefault="005C30E8" w:rsidP="005C30E8">
      <w:pPr>
        <w:pStyle w:val="EndNoteBibliography"/>
        <w:spacing w:after="0"/>
        <w:rPr>
          <w:noProof/>
        </w:rPr>
      </w:pPr>
      <w:r w:rsidRPr="005C30E8">
        <w:rPr>
          <w:noProof/>
        </w:rPr>
        <w:t>9.</w:t>
      </w:r>
      <w:r w:rsidRPr="005C30E8">
        <w:rPr>
          <w:noProof/>
        </w:rPr>
        <w:tab/>
        <w:t>Guerrero RF, Kirkpatrick M. Local Adaptation and the Evolution of Chromosome Fusions. Evolution. 2014.</w:t>
      </w:r>
    </w:p>
    <w:p w14:paraId="1CC58F5E" w14:textId="77777777" w:rsidR="005C30E8" w:rsidRPr="005C30E8" w:rsidRDefault="005C30E8" w:rsidP="005C30E8">
      <w:pPr>
        <w:pStyle w:val="EndNoteBibliography"/>
        <w:spacing w:after="0"/>
        <w:rPr>
          <w:noProof/>
        </w:rPr>
      </w:pPr>
      <w:r w:rsidRPr="005C30E8">
        <w:rPr>
          <w:noProof/>
        </w:rPr>
        <w:t>10.</w:t>
      </w:r>
      <w:r w:rsidRPr="005C30E8">
        <w:rPr>
          <w:noProof/>
        </w:rPr>
        <w:tab/>
        <w:t>Rieseberg LH. Chromosomal rearrangements and specieation. Trends Ecol Evol. 2001;16(7):351-8.</w:t>
      </w:r>
    </w:p>
    <w:p w14:paraId="7435DEDE" w14:textId="77777777" w:rsidR="005C30E8" w:rsidRPr="005C30E8" w:rsidRDefault="005C30E8" w:rsidP="005C30E8">
      <w:pPr>
        <w:pStyle w:val="EndNoteBibliography"/>
        <w:spacing w:after="0"/>
        <w:rPr>
          <w:noProof/>
        </w:rPr>
      </w:pPr>
      <w:r w:rsidRPr="005C30E8">
        <w:rPr>
          <w:noProof/>
        </w:rPr>
        <w:t>11.</w:t>
      </w:r>
      <w:r w:rsidRPr="005C30E8">
        <w:rPr>
          <w:noProof/>
        </w:rPr>
        <w:tab/>
        <w:t>Lucek K. Evolutionary mechanisms of varying chromosome numbers in the radiation of Erebia butterflies. Genes. 2018;9(3):166.</w:t>
      </w:r>
    </w:p>
    <w:p w14:paraId="7A7FAA64" w14:textId="77777777" w:rsidR="005C30E8" w:rsidRPr="005C30E8" w:rsidRDefault="005C30E8" w:rsidP="005C30E8">
      <w:pPr>
        <w:pStyle w:val="EndNoteBibliography"/>
        <w:spacing w:after="0"/>
        <w:rPr>
          <w:noProof/>
        </w:rPr>
      </w:pPr>
      <w:r w:rsidRPr="005C30E8">
        <w:rPr>
          <w:noProof/>
        </w:rPr>
        <w:t>12.</w:t>
      </w:r>
      <w:r w:rsidRPr="005C30E8">
        <w:rPr>
          <w:noProof/>
        </w:rPr>
        <w:tab/>
        <w:t>Garagna S, Broccoli D, Redi CA, Searle JB, Cooke HJ, Capanna E. Robertsonian metacentrics of the house mouse lose telomeric sequences but retain some minor satellite DNA in the pericentromeric area. Chromosoma. 1995;103(10):685-92.</w:t>
      </w:r>
    </w:p>
    <w:p w14:paraId="402C24A3" w14:textId="77777777" w:rsidR="005C30E8" w:rsidRPr="005C30E8" w:rsidRDefault="005C30E8" w:rsidP="005C30E8">
      <w:pPr>
        <w:pStyle w:val="EndNoteBibliography"/>
        <w:spacing w:after="0"/>
        <w:rPr>
          <w:noProof/>
        </w:rPr>
      </w:pPr>
      <w:r w:rsidRPr="005C30E8">
        <w:rPr>
          <w:noProof/>
        </w:rPr>
        <w:t>13.</w:t>
      </w:r>
      <w:r w:rsidRPr="005C30E8">
        <w:rPr>
          <w:noProof/>
        </w:rPr>
        <w:tab/>
        <w:t>Miga KH. Chromosome-specific centromere sequences provide an estimate of the ancestral chromosome 2 fusion event in hominin genomes. J Hered. 2017;108(1):45-52.</w:t>
      </w:r>
    </w:p>
    <w:p w14:paraId="6DEF3004" w14:textId="77777777" w:rsidR="005C30E8" w:rsidRPr="005C30E8" w:rsidRDefault="005C30E8" w:rsidP="005C30E8">
      <w:pPr>
        <w:pStyle w:val="EndNoteBibliography"/>
        <w:spacing w:after="0"/>
        <w:rPr>
          <w:noProof/>
        </w:rPr>
      </w:pPr>
      <w:r w:rsidRPr="005C30E8">
        <w:rPr>
          <w:noProof/>
        </w:rPr>
        <w:t>14.</w:t>
      </w:r>
      <w:r w:rsidRPr="005C30E8">
        <w:rPr>
          <w:noProof/>
        </w:rPr>
        <w:tab/>
        <w:t>Moretti A, Sabato S. Karyotype evolution by centromeric fission inZamia (Cycadales). Plant Systematics and Evolution. 1984;146(3-4):215-23.</w:t>
      </w:r>
    </w:p>
    <w:p w14:paraId="295177A4" w14:textId="77777777" w:rsidR="005C30E8" w:rsidRPr="005C30E8" w:rsidRDefault="005C30E8" w:rsidP="005C30E8">
      <w:pPr>
        <w:pStyle w:val="EndNoteBibliography"/>
        <w:spacing w:after="0"/>
        <w:rPr>
          <w:noProof/>
        </w:rPr>
      </w:pPr>
      <w:r w:rsidRPr="005C30E8">
        <w:rPr>
          <w:noProof/>
        </w:rPr>
        <w:t>15.</w:t>
      </w:r>
      <w:r w:rsidRPr="005C30E8">
        <w:rPr>
          <w:noProof/>
        </w:rPr>
        <w:tab/>
        <w:t>Harlan JR, deWet JM. On Ö. Winge and a prayer: the origins of polyploidy. The botanical review. 1975;41(4):361-90.</w:t>
      </w:r>
    </w:p>
    <w:p w14:paraId="1668B1CE" w14:textId="77777777" w:rsidR="005C30E8" w:rsidRPr="005C30E8" w:rsidRDefault="005C30E8" w:rsidP="005C30E8">
      <w:pPr>
        <w:pStyle w:val="EndNoteBibliography"/>
        <w:spacing w:after="0"/>
        <w:rPr>
          <w:noProof/>
        </w:rPr>
      </w:pPr>
      <w:r w:rsidRPr="005C30E8">
        <w:rPr>
          <w:noProof/>
        </w:rPr>
        <w:t>16.</w:t>
      </w:r>
      <w:r w:rsidRPr="005C30E8">
        <w:rPr>
          <w:noProof/>
        </w:rPr>
        <w:tab/>
        <w:t>Torres EM, Williams BR, Amon A. Aneuploidy: cells losing their balance. Genetics. 2008;179(2):737-46.</w:t>
      </w:r>
    </w:p>
    <w:p w14:paraId="671C27D5" w14:textId="77777777" w:rsidR="005C30E8" w:rsidRPr="005C30E8" w:rsidRDefault="005C30E8" w:rsidP="005C30E8">
      <w:pPr>
        <w:pStyle w:val="EndNoteBibliography"/>
        <w:spacing w:after="0"/>
        <w:rPr>
          <w:noProof/>
        </w:rPr>
      </w:pPr>
      <w:r w:rsidRPr="005C30E8">
        <w:rPr>
          <w:noProof/>
        </w:rPr>
        <w:t>17.</w:t>
      </w:r>
      <w:r w:rsidRPr="005C30E8">
        <w:rPr>
          <w:noProof/>
        </w:rPr>
        <w:tab/>
        <w:t>Matsumoto T, Kitano J. The intricate relationship between sexually antagonistic selection and the evolution of sex chromosome fusions. Journal of theoretical biology. 2016;404:97-108.</w:t>
      </w:r>
    </w:p>
    <w:p w14:paraId="1B3D6291" w14:textId="77777777" w:rsidR="005C30E8" w:rsidRPr="005C30E8" w:rsidRDefault="005C30E8" w:rsidP="005C30E8">
      <w:pPr>
        <w:pStyle w:val="EndNoteBibliography"/>
        <w:spacing w:after="0"/>
        <w:rPr>
          <w:noProof/>
        </w:rPr>
      </w:pPr>
      <w:r w:rsidRPr="005C30E8">
        <w:rPr>
          <w:noProof/>
        </w:rPr>
        <w:t>18.</w:t>
      </w:r>
      <w:r w:rsidRPr="005C30E8">
        <w:rPr>
          <w:noProof/>
        </w:rPr>
        <w:tab/>
        <w:t>Pennell MW, Kirkpatrick M, Otto SP, Vamosi JC, Peichel CL, Valenzuela N, et al. Y fuse? Sex chromosome fusions in fishes and reptiles. PLoS genetics. 2015;11(5):e1005237.</w:t>
      </w:r>
    </w:p>
    <w:p w14:paraId="62F673F1" w14:textId="77777777" w:rsidR="005C30E8" w:rsidRPr="005C30E8" w:rsidRDefault="005C30E8" w:rsidP="005C30E8">
      <w:pPr>
        <w:pStyle w:val="EndNoteBibliography"/>
        <w:spacing w:after="0"/>
        <w:rPr>
          <w:noProof/>
        </w:rPr>
      </w:pPr>
      <w:r w:rsidRPr="005C30E8">
        <w:rPr>
          <w:noProof/>
        </w:rPr>
        <w:t>19.</w:t>
      </w:r>
      <w:r w:rsidRPr="005C30E8">
        <w:rPr>
          <w:noProof/>
        </w:rPr>
        <w:tab/>
        <w:t>Hill J, Rastas P, Hornett EA, Neethiraj R, Clark N, Morehouse N, et al. Unprecedented reorganization of holocentric chromosomes provides insights into the enigma of lepidopteran chromosome evolution. Science advances. 2019;5(6):eaau3648.</w:t>
      </w:r>
    </w:p>
    <w:p w14:paraId="5B7BBB8B" w14:textId="77777777" w:rsidR="005C30E8" w:rsidRPr="005C30E8" w:rsidRDefault="005C30E8" w:rsidP="005C30E8">
      <w:pPr>
        <w:pStyle w:val="EndNoteBibliography"/>
        <w:spacing w:after="0"/>
        <w:rPr>
          <w:noProof/>
        </w:rPr>
      </w:pPr>
      <w:r w:rsidRPr="005C30E8">
        <w:rPr>
          <w:noProof/>
        </w:rPr>
        <w:lastRenderedPageBreak/>
        <w:t>20.</w:t>
      </w:r>
      <w:r w:rsidRPr="005C30E8">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18067511" w14:textId="77777777" w:rsidR="005C30E8" w:rsidRPr="005C30E8" w:rsidRDefault="005C30E8" w:rsidP="005C30E8">
      <w:pPr>
        <w:pStyle w:val="EndNoteBibliography"/>
        <w:spacing w:after="0"/>
        <w:rPr>
          <w:noProof/>
        </w:rPr>
      </w:pPr>
      <w:r w:rsidRPr="005C30E8">
        <w:rPr>
          <w:noProof/>
        </w:rPr>
        <w:t>21.</w:t>
      </w:r>
      <w:r w:rsidRPr="005C30E8">
        <w:rPr>
          <w:noProof/>
        </w:rPr>
        <w:tab/>
        <w:t>Melters DP, Paliulis LV, Korf IF, Chan SW. Holocentric chromosomes: convergent evolution, meiotic adaptations, and genomic analysis. Chromosome Research. 2012;20(5):579-93.</w:t>
      </w:r>
    </w:p>
    <w:p w14:paraId="23E085C7" w14:textId="77777777" w:rsidR="005C30E8" w:rsidRPr="005C30E8" w:rsidRDefault="005C30E8" w:rsidP="005C30E8">
      <w:pPr>
        <w:pStyle w:val="EndNoteBibliography"/>
        <w:spacing w:after="0"/>
        <w:rPr>
          <w:noProof/>
        </w:rPr>
      </w:pPr>
      <w:r w:rsidRPr="005C30E8">
        <w:rPr>
          <w:noProof/>
        </w:rPr>
        <w:t>22.</w:t>
      </w:r>
      <w:r w:rsidRPr="005C30E8">
        <w:rPr>
          <w:noProof/>
        </w:rPr>
        <w:tab/>
        <w:t>Mola L, Papeschi A. Holokinetic chromosomes at a glance. BAG-Journal of Basic and Applied Genetics. 2006;17(1):17-33.</w:t>
      </w:r>
    </w:p>
    <w:p w14:paraId="6C52B963" w14:textId="77777777" w:rsidR="005C30E8" w:rsidRPr="005C30E8" w:rsidRDefault="005C30E8" w:rsidP="005C30E8">
      <w:pPr>
        <w:pStyle w:val="EndNoteBibliography"/>
        <w:spacing w:after="0"/>
        <w:rPr>
          <w:noProof/>
        </w:rPr>
      </w:pPr>
      <w:r w:rsidRPr="005C30E8">
        <w:rPr>
          <w:noProof/>
        </w:rPr>
        <w:t>23.</w:t>
      </w:r>
      <w:r w:rsidRPr="005C30E8">
        <w:rPr>
          <w:noProof/>
        </w:rPr>
        <w:tab/>
        <w:t>Luceño M, Guerra M. Numerical variations in species exhibiting holocentric chromosomes: a nomenclatural proposal. Caryologia. 1996;49(3-4):301-9.</w:t>
      </w:r>
    </w:p>
    <w:p w14:paraId="3B684EC9" w14:textId="77777777" w:rsidR="005C30E8" w:rsidRPr="005C30E8" w:rsidRDefault="005C30E8" w:rsidP="005C30E8">
      <w:pPr>
        <w:pStyle w:val="EndNoteBibliography"/>
        <w:spacing w:after="0"/>
        <w:rPr>
          <w:noProof/>
        </w:rPr>
      </w:pPr>
      <w:r w:rsidRPr="005C30E8">
        <w:rPr>
          <w:noProof/>
        </w:rPr>
        <w:t>24.</w:t>
      </w:r>
      <w:r w:rsidRPr="005C30E8">
        <w:rPr>
          <w:noProof/>
        </w:rPr>
        <w:tab/>
        <w:t>Malheiros-Garde N, Gardé A. Fragmentation as a possible evolutionary process in the genus Luzula DC. Genetica Iberica. 1950;2:257-62.</w:t>
      </w:r>
    </w:p>
    <w:p w14:paraId="25864696" w14:textId="77777777" w:rsidR="005C30E8" w:rsidRPr="005C30E8" w:rsidRDefault="005C30E8" w:rsidP="005C30E8">
      <w:pPr>
        <w:pStyle w:val="EndNoteBibliography"/>
        <w:spacing w:after="0"/>
        <w:rPr>
          <w:noProof/>
        </w:rPr>
      </w:pPr>
      <w:r w:rsidRPr="005C30E8">
        <w:rPr>
          <w:noProof/>
        </w:rPr>
        <w:t>25.</w:t>
      </w:r>
      <w:r w:rsidRPr="005C30E8">
        <w:rPr>
          <w:noProof/>
        </w:rPr>
        <w:tab/>
        <w:t>Faulkner J. Chromosome studies on Carex section Acutae in north-west Europe. Botanical Journal of the Linnean Society. 1972;65(3):271-301.</w:t>
      </w:r>
    </w:p>
    <w:p w14:paraId="02634387" w14:textId="77777777" w:rsidR="005C30E8" w:rsidRPr="005C30E8" w:rsidRDefault="005C30E8" w:rsidP="005C30E8">
      <w:pPr>
        <w:pStyle w:val="EndNoteBibliography"/>
        <w:spacing w:after="0"/>
        <w:rPr>
          <w:noProof/>
        </w:rPr>
      </w:pPr>
      <w:r w:rsidRPr="005C30E8">
        <w:rPr>
          <w:noProof/>
        </w:rPr>
        <w:t>26.</w:t>
      </w:r>
      <w:r w:rsidRPr="005C30E8">
        <w:rPr>
          <w:noProof/>
        </w:rPr>
        <w:tab/>
        <w:t>Cope T, editor Cytology and hybridization in the Juncus bufonius L. aggregate in western Europe. Watsonia; 1985: Citeseer.</w:t>
      </w:r>
    </w:p>
    <w:p w14:paraId="4A719FD5" w14:textId="77777777" w:rsidR="005C30E8" w:rsidRPr="005C30E8" w:rsidRDefault="005C30E8" w:rsidP="005C30E8">
      <w:pPr>
        <w:pStyle w:val="EndNoteBibliography"/>
        <w:spacing w:after="0"/>
        <w:rPr>
          <w:noProof/>
        </w:rPr>
      </w:pPr>
      <w:r w:rsidRPr="005C30E8">
        <w:rPr>
          <w:noProof/>
        </w:rPr>
        <w:t>27.</w:t>
      </w:r>
      <w:r w:rsidRPr="005C30E8">
        <w:rPr>
          <w:noProof/>
        </w:rPr>
        <w:tab/>
        <w:t>Escudero M, Hipp AL, Hansen TF, Voje KL, Luceño M. Selection and inertia in the evolution of holocentric chromosomes in sedges (Carex, Cyperaceae). New Phytologist. 2012;195(1):237-47.</w:t>
      </w:r>
    </w:p>
    <w:p w14:paraId="1A03567A" w14:textId="77777777" w:rsidR="005C30E8" w:rsidRPr="005C30E8" w:rsidRDefault="005C30E8" w:rsidP="005C30E8">
      <w:pPr>
        <w:pStyle w:val="EndNoteBibliography"/>
        <w:spacing w:after="0"/>
        <w:rPr>
          <w:noProof/>
        </w:rPr>
      </w:pPr>
      <w:r w:rsidRPr="005C30E8">
        <w:rPr>
          <w:noProof/>
        </w:rPr>
        <w:t>28.</w:t>
      </w:r>
      <w:r w:rsidRPr="005C30E8">
        <w:rPr>
          <w:noProof/>
        </w:rPr>
        <w:tab/>
        <w:t>Schneider MC, Zacaro AA, Pinto-da-Rocha R, Candido DM, Cella DM. Complex meiotic configuration of the holocentric chromosomes: the intriguing case of the scorpion Tityus bahiensis. Chromosome Research. 2009;17(7):883-98.</w:t>
      </w:r>
    </w:p>
    <w:p w14:paraId="5F181921" w14:textId="77777777" w:rsidR="005C30E8" w:rsidRPr="005C30E8" w:rsidRDefault="005C30E8" w:rsidP="005C30E8">
      <w:pPr>
        <w:pStyle w:val="EndNoteBibliography"/>
        <w:spacing w:after="0"/>
        <w:rPr>
          <w:noProof/>
        </w:rPr>
      </w:pPr>
      <w:r w:rsidRPr="005C30E8">
        <w:rPr>
          <w:noProof/>
        </w:rPr>
        <w:t>29.</w:t>
      </w:r>
      <w:r w:rsidRPr="005C30E8">
        <w:rPr>
          <w:noProof/>
        </w:rPr>
        <w:tab/>
        <w:t>Panzera F, Pérez R, Hornos S, Panzera Y, Cestau R, Delgado V, et al. Chromosome numbers in the Triatominae (Hemiptera-Reduviidae): a review. Memórias do Instituto Oswaldo Cruz. 1996;91(4):515-8.</w:t>
      </w:r>
    </w:p>
    <w:p w14:paraId="325F1D15" w14:textId="77777777" w:rsidR="005C30E8" w:rsidRPr="005C30E8" w:rsidRDefault="005C30E8" w:rsidP="005C30E8">
      <w:pPr>
        <w:pStyle w:val="EndNoteBibliography"/>
        <w:spacing w:after="0"/>
        <w:rPr>
          <w:noProof/>
        </w:rPr>
      </w:pPr>
      <w:r w:rsidRPr="005C30E8">
        <w:rPr>
          <w:noProof/>
        </w:rPr>
        <w:t>30.</w:t>
      </w:r>
      <w:r w:rsidRPr="005C30E8">
        <w:rPr>
          <w:noProof/>
        </w:rPr>
        <w:tab/>
        <w:t>Mora C, Tittensor DP, Adl S, Simpson AG, Worm B. How many species are there on Earth and in the ocean? PLoS biology. 2011;9(8).</w:t>
      </w:r>
    </w:p>
    <w:p w14:paraId="016FBAD7" w14:textId="77777777" w:rsidR="005C30E8" w:rsidRPr="005C30E8" w:rsidRDefault="005C30E8" w:rsidP="005C30E8">
      <w:pPr>
        <w:pStyle w:val="EndNoteBibliography"/>
        <w:spacing w:after="0"/>
        <w:rPr>
          <w:noProof/>
        </w:rPr>
      </w:pPr>
      <w:r w:rsidRPr="005C30E8">
        <w:rPr>
          <w:noProof/>
        </w:rPr>
        <w:t>31.</w:t>
      </w:r>
      <w:r w:rsidRPr="005C30E8">
        <w:rPr>
          <w:noProof/>
        </w:rPr>
        <w:tab/>
        <w:t>Ross L, Blackmon H, Lorite P, Gokhman VE, Hardy NB. Recombination, chromosome number and eusociality in the Hymenoptera. Journal of evolutionary biology. 2015;28(1):105-16.</w:t>
      </w:r>
    </w:p>
    <w:p w14:paraId="50ABD509" w14:textId="77777777" w:rsidR="005C30E8" w:rsidRPr="005C30E8" w:rsidRDefault="005C30E8" w:rsidP="005C30E8">
      <w:pPr>
        <w:pStyle w:val="EndNoteBibliography"/>
        <w:spacing w:after="0"/>
        <w:rPr>
          <w:noProof/>
        </w:rPr>
      </w:pPr>
      <w:r w:rsidRPr="005C30E8">
        <w:rPr>
          <w:noProof/>
        </w:rPr>
        <w:t>32.</w:t>
      </w:r>
      <w:r w:rsidRPr="005C30E8">
        <w:rPr>
          <w:noProof/>
        </w:rPr>
        <w:tab/>
        <w:t>Vershinina AO, Lukhtanov VA. Evolutionary mechanisms of runaway chromosome number change in Agrodiaetus butterflies. Scientific reports. 2017;7(1):1-9.</w:t>
      </w:r>
    </w:p>
    <w:p w14:paraId="28A36B99" w14:textId="77777777" w:rsidR="005C30E8" w:rsidRPr="005C30E8" w:rsidRDefault="005C30E8" w:rsidP="005C30E8">
      <w:pPr>
        <w:pStyle w:val="EndNoteBibliography"/>
        <w:spacing w:after="0"/>
        <w:rPr>
          <w:noProof/>
        </w:rPr>
      </w:pPr>
      <w:r w:rsidRPr="005C30E8">
        <w:rPr>
          <w:noProof/>
        </w:rPr>
        <w:t>33.</w:t>
      </w:r>
      <w:r w:rsidRPr="005C30E8">
        <w:rPr>
          <w:noProof/>
        </w:rPr>
        <w:tab/>
        <w:t>Cook LG. Extraordinary and extensive karyotypic variation: a 48-fold range in chromosome number in the gall-inducing scale insect Apiomorpha (Hemiptera: Coccoidea: Eriococcidae). Genome. 2000;43(2):255-63.</w:t>
      </w:r>
    </w:p>
    <w:p w14:paraId="528A81BF" w14:textId="77777777" w:rsidR="005C30E8" w:rsidRPr="005C30E8" w:rsidRDefault="005C30E8" w:rsidP="005C30E8">
      <w:pPr>
        <w:pStyle w:val="EndNoteBibliography"/>
        <w:spacing w:after="0"/>
        <w:rPr>
          <w:noProof/>
        </w:rPr>
      </w:pPr>
      <w:r w:rsidRPr="005C30E8">
        <w:rPr>
          <w:noProof/>
        </w:rPr>
        <w:t>34.</w:t>
      </w:r>
      <w:r w:rsidRPr="005C30E8">
        <w:rPr>
          <w:noProof/>
        </w:rPr>
        <w:tab/>
        <w:t>Church SH, Donoughe S, de Medeiros BA, Extavour CG. Insect egg size and shape evolve with ecology but not developmental rate. Nature. 2019;571(7763):58-62.</w:t>
      </w:r>
    </w:p>
    <w:p w14:paraId="0A48A3D8" w14:textId="77777777" w:rsidR="005C30E8" w:rsidRPr="005C30E8" w:rsidRDefault="005C30E8" w:rsidP="005C30E8">
      <w:pPr>
        <w:pStyle w:val="EndNoteBibliography"/>
        <w:spacing w:after="0"/>
        <w:rPr>
          <w:noProof/>
        </w:rPr>
      </w:pPr>
      <w:r w:rsidRPr="005C30E8">
        <w:rPr>
          <w:noProof/>
        </w:rPr>
        <w:t>35.</w:t>
      </w:r>
      <w:r w:rsidRPr="005C30E8">
        <w:rPr>
          <w:noProof/>
        </w:rPr>
        <w:tab/>
        <w:t>Misof B, Liu S, Meusemann K, Peters RS, Donath A, Mayer C, et al. Phylogenomics resolves the timing and pattern of insect evolution. Science. 2014;346(6210):763-7.</w:t>
      </w:r>
    </w:p>
    <w:p w14:paraId="7A6CC97B" w14:textId="77777777" w:rsidR="005C30E8" w:rsidRPr="005C30E8" w:rsidRDefault="005C30E8" w:rsidP="005C30E8">
      <w:pPr>
        <w:pStyle w:val="EndNoteBibliography"/>
        <w:spacing w:after="0"/>
        <w:rPr>
          <w:noProof/>
        </w:rPr>
      </w:pPr>
      <w:r w:rsidRPr="005C30E8">
        <w:rPr>
          <w:noProof/>
        </w:rPr>
        <w:t>36.</w:t>
      </w:r>
      <w:r w:rsidRPr="005C30E8">
        <w:rPr>
          <w:noProof/>
        </w:rPr>
        <w:tab/>
        <w:t>Rainford JL, Hofreiter M, Nicholson DB, Mayhew PJ. Phylogenetic distribution of extant richness suggests metamorphosis is a key innovation driving diversification in insects. PLoS One. 2014;9(10).</w:t>
      </w:r>
    </w:p>
    <w:p w14:paraId="1EC0B432" w14:textId="77777777" w:rsidR="005C30E8" w:rsidRPr="005C30E8" w:rsidRDefault="005C30E8" w:rsidP="005C30E8">
      <w:pPr>
        <w:pStyle w:val="EndNoteBibliography"/>
        <w:spacing w:after="0"/>
        <w:rPr>
          <w:noProof/>
        </w:rPr>
      </w:pPr>
      <w:r w:rsidRPr="005C30E8">
        <w:rPr>
          <w:noProof/>
        </w:rPr>
        <w:t>37.</w:t>
      </w:r>
      <w:r w:rsidRPr="005C30E8">
        <w:rPr>
          <w:noProof/>
        </w:rPr>
        <w:tab/>
        <w:t>FitzJohn RG. Diversitree: comparative phylogenetic analyses of diversification in R. Methods in Ecology and Evolution. 2012;3(6):1084-92.</w:t>
      </w:r>
    </w:p>
    <w:p w14:paraId="26A209DF" w14:textId="77777777" w:rsidR="005C30E8" w:rsidRPr="005C30E8" w:rsidRDefault="005C30E8" w:rsidP="005C30E8">
      <w:pPr>
        <w:pStyle w:val="EndNoteBibliography"/>
        <w:spacing w:after="0"/>
        <w:rPr>
          <w:noProof/>
        </w:rPr>
      </w:pPr>
      <w:r w:rsidRPr="005C30E8">
        <w:rPr>
          <w:noProof/>
        </w:rPr>
        <w:lastRenderedPageBreak/>
        <w:t>38.</w:t>
      </w:r>
      <w:r w:rsidRPr="005C30E8">
        <w:rPr>
          <w:noProof/>
        </w:rPr>
        <w:tab/>
        <w:t>Team RC. R: A language and environment for statistical computing. R Foundation for Statistical Computing. Vienna, Austria2020.</w:t>
      </w:r>
    </w:p>
    <w:p w14:paraId="5D48E741" w14:textId="77777777" w:rsidR="005C30E8" w:rsidRPr="005C30E8" w:rsidRDefault="005C30E8" w:rsidP="005C30E8">
      <w:pPr>
        <w:pStyle w:val="EndNoteBibliography"/>
        <w:spacing w:after="0"/>
        <w:rPr>
          <w:noProof/>
        </w:rPr>
      </w:pPr>
      <w:r w:rsidRPr="005C30E8">
        <w:rPr>
          <w:noProof/>
        </w:rPr>
        <w:t>39.</w:t>
      </w:r>
      <w:r w:rsidRPr="005C30E8">
        <w:rPr>
          <w:noProof/>
        </w:rPr>
        <w:tab/>
        <w:t>Robinson R. Lepidoptera genetics. Oxford: Pergamon Press; 1971.</w:t>
      </w:r>
    </w:p>
    <w:p w14:paraId="31442603" w14:textId="77777777" w:rsidR="005C30E8" w:rsidRPr="005C30E8" w:rsidRDefault="005C30E8" w:rsidP="005C30E8">
      <w:pPr>
        <w:pStyle w:val="EndNoteBibliography"/>
        <w:spacing w:after="0"/>
        <w:rPr>
          <w:noProof/>
        </w:rPr>
      </w:pPr>
      <w:r w:rsidRPr="005C30E8">
        <w:rPr>
          <w:noProof/>
        </w:rPr>
        <w:t>40.</w:t>
      </w:r>
      <w:r w:rsidRPr="005C30E8">
        <w:rPr>
          <w:noProof/>
        </w:rPr>
        <w:tab/>
        <w:t>Chmátal L, Gabriel SI, Mitsainas GP, Martínez-Vargas J, Ventura J, Searle JB, et al. Centromere strength provides the cell biological basis for meiotic drive and karyotype evolution in mice. Current Biology. 2014;24(19):2295-300.</w:t>
      </w:r>
    </w:p>
    <w:p w14:paraId="415B6871" w14:textId="77777777" w:rsidR="005C30E8" w:rsidRPr="005C30E8" w:rsidRDefault="005C30E8" w:rsidP="005C30E8">
      <w:pPr>
        <w:pStyle w:val="EndNoteBibliography"/>
        <w:spacing w:after="0"/>
        <w:rPr>
          <w:noProof/>
        </w:rPr>
      </w:pPr>
      <w:r w:rsidRPr="005C30E8">
        <w:rPr>
          <w:noProof/>
        </w:rPr>
        <w:t>41.</w:t>
      </w:r>
      <w:r w:rsidRPr="005C30E8">
        <w:rPr>
          <w:noProof/>
        </w:rPr>
        <w:tab/>
        <w:t>Gassmann R, Rechtsteiner A, Yuen KW, Muroyama A, Egelhofer T, Gaydos L, et al. An inverse relationship to germline transcription defines centromeric chromatin in C. elegans. Nature. 2012;484(7395):534-7.</w:t>
      </w:r>
    </w:p>
    <w:p w14:paraId="1488113E" w14:textId="77777777" w:rsidR="005C30E8" w:rsidRPr="005C30E8" w:rsidRDefault="005C30E8" w:rsidP="005C30E8">
      <w:pPr>
        <w:pStyle w:val="EndNoteBibliography"/>
        <w:spacing w:after="0"/>
        <w:rPr>
          <w:noProof/>
        </w:rPr>
      </w:pPr>
      <w:r w:rsidRPr="005C30E8">
        <w:rPr>
          <w:noProof/>
        </w:rPr>
        <w:t>42.</w:t>
      </w:r>
      <w:r w:rsidRPr="005C30E8">
        <w:rPr>
          <w:noProof/>
        </w:rPr>
        <w:tab/>
        <w:t>Li Z, Tiley GP, Galuska SR, Reardon CR, Kidder TI, Rundell RJ, et al. Multiple large-scale gene and genome duplications during the evolution of hexapods. Proceedings of the National Academy of Sciences. 2018;115(18):4713-8.</w:t>
      </w:r>
    </w:p>
    <w:p w14:paraId="5A628D8B" w14:textId="77777777" w:rsidR="005C30E8" w:rsidRPr="005C30E8" w:rsidRDefault="005C30E8" w:rsidP="005C30E8">
      <w:pPr>
        <w:pStyle w:val="EndNoteBibliography"/>
        <w:spacing w:after="0"/>
        <w:rPr>
          <w:noProof/>
        </w:rPr>
      </w:pPr>
      <w:r w:rsidRPr="005C30E8">
        <w:rPr>
          <w:noProof/>
        </w:rPr>
        <w:t>43.</w:t>
      </w:r>
      <w:r w:rsidRPr="005C30E8">
        <w:rPr>
          <w:noProof/>
        </w:rPr>
        <w:tab/>
        <w:t>Li Z, Tiley GP, Rundell RJ, Barker MS. Reply to Nakatani and McLysaght: analyzing deep duplication events. Proceedings of the National Academy of Sciences. 2019;116(6):1819-20.</w:t>
      </w:r>
    </w:p>
    <w:p w14:paraId="788C8CB9" w14:textId="77777777" w:rsidR="005C30E8" w:rsidRPr="005C30E8" w:rsidRDefault="005C30E8" w:rsidP="005C30E8">
      <w:pPr>
        <w:pStyle w:val="EndNoteBibliography"/>
        <w:spacing w:after="0"/>
        <w:rPr>
          <w:noProof/>
        </w:rPr>
      </w:pPr>
      <w:r w:rsidRPr="005C30E8">
        <w:rPr>
          <w:noProof/>
        </w:rPr>
        <w:t>44.</w:t>
      </w:r>
      <w:r w:rsidRPr="005C30E8">
        <w:rPr>
          <w:noProof/>
        </w:rPr>
        <w:tab/>
        <w:t>Nakatani Y, McLysaght A. Macrosynteny analysis shows the absence of ancient whole-genome duplication in lepidopteran insects. Proceedings of the National Academy of Sciences. 2019;116(6):1816-8.</w:t>
      </w:r>
    </w:p>
    <w:p w14:paraId="67CE80D1" w14:textId="77777777" w:rsidR="005C30E8" w:rsidRPr="005C30E8" w:rsidRDefault="005C30E8" w:rsidP="005C30E8">
      <w:pPr>
        <w:pStyle w:val="EndNoteBibliography"/>
        <w:spacing w:after="0"/>
        <w:rPr>
          <w:noProof/>
        </w:rPr>
      </w:pPr>
      <w:r w:rsidRPr="005C30E8">
        <w:rPr>
          <w:noProof/>
        </w:rPr>
        <w:t>45.</w:t>
      </w:r>
      <w:r w:rsidRPr="005C30E8">
        <w:rPr>
          <w:noProof/>
        </w:rPr>
        <w:tab/>
        <w:t>Glick L, Mayrose I. ChromEvol: assessing the pattern of chromosome number evolution and the inference of polyploidy along a phylogeny. Molecular biology and evolution. 2014;31(7):1914-22.</w:t>
      </w:r>
    </w:p>
    <w:p w14:paraId="0039F8DC" w14:textId="77777777" w:rsidR="005C30E8" w:rsidRPr="005C30E8" w:rsidRDefault="005C30E8" w:rsidP="005C30E8">
      <w:pPr>
        <w:pStyle w:val="EndNoteBibliography"/>
        <w:spacing w:after="0"/>
        <w:rPr>
          <w:noProof/>
        </w:rPr>
      </w:pPr>
      <w:r w:rsidRPr="005C30E8">
        <w:rPr>
          <w:noProof/>
        </w:rPr>
        <w:t>46.</w:t>
      </w:r>
      <w:r w:rsidRPr="005C30E8">
        <w:rPr>
          <w:noProof/>
        </w:rPr>
        <w:tab/>
        <w:t>Mayrose I, Barker MS, Otto SP. Probabilistic models of chromosome number evolution and the inference of polyploidy. Systematic Biology. 2010;59(2):132-44.</w:t>
      </w:r>
    </w:p>
    <w:p w14:paraId="2B8233C8" w14:textId="77777777" w:rsidR="005C30E8" w:rsidRPr="005C30E8" w:rsidRDefault="005C30E8" w:rsidP="005C30E8">
      <w:pPr>
        <w:pStyle w:val="EndNoteBibliography"/>
        <w:spacing w:after="0"/>
        <w:rPr>
          <w:noProof/>
        </w:rPr>
      </w:pPr>
      <w:r w:rsidRPr="005C30E8">
        <w:rPr>
          <w:noProof/>
        </w:rPr>
        <w:t>47.</w:t>
      </w:r>
      <w:r w:rsidRPr="005C30E8">
        <w:rPr>
          <w:noProof/>
        </w:rPr>
        <w:tab/>
        <w:t>Zenil‐Ferguson R, Ponciano JM, Burleigh JG. Testing the association of phenotypes with polyploidy: An example using herbaceous and woody eudicots. Evolution. 2017;71(5):1138-48.</w:t>
      </w:r>
    </w:p>
    <w:p w14:paraId="2B1223BB" w14:textId="77777777" w:rsidR="005C30E8" w:rsidRPr="005C30E8" w:rsidRDefault="005C30E8" w:rsidP="005C30E8">
      <w:pPr>
        <w:pStyle w:val="EndNoteBibliography"/>
        <w:spacing w:after="0"/>
        <w:rPr>
          <w:noProof/>
        </w:rPr>
      </w:pPr>
      <w:r w:rsidRPr="005C30E8">
        <w:rPr>
          <w:noProof/>
        </w:rPr>
        <w:t>48.</w:t>
      </w:r>
      <w:r w:rsidRPr="005C30E8">
        <w:rPr>
          <w:noProof/>
        </w:rPr>
        <w:tab/>
        <w:t>Poggio M, Bressa M, Papeschi A. Karyotype evolution in Reduviidae (Insecta: Heteroptera) with special reference to Stenopodainae and Harpactorinae. Comparative Cytogenetics. 2007;1(2):159-68.</w:t>
      </w:r>
    </w:p>
    <w:p w14:paraId="57D0EE0A" w14:textId="77777777" w:rsidR="005C30E8" w:rsidRPr="005C30E8" w:rsidRDefault="005C30E8" w:rsidP="005C30E8">
      <w:pPr>
        <w:pStyle w:val="EndNoteBibliography"/>
        <w:spacing w:after="0"/>
        <w:rPr>
          <w:noProof/>
        </w:rPr>
      </w:pPr>
      <w:r w:rsidRPr="005C30E8">
        <w:rPr>
          <w:noProof/>
        </w:rPr>
        <w:t>49.</w:t>
      </w:r>
      <w:r w:rsidRPr="005C30E8">
        <w:rPr>
          <w:noProof/>
        </w:rPr>
        <w:tab/>
        <w:t>White M, Key K, André M, Cheney J. Cytogenetics of the viatica group of morabine grasshoppers II. Kangaroo Island populations. Australian Journal of Zoology. 1969;17(2):313-28.</w:t>
      </w:r>
    </w:p>
    <w:p w14:paraId="0CF1F671" w14:textId="77777777" w:rsidR="005C30E8" w:rsidRPr="005C30E8" w:rsidRDefault="005C30E8" w:rsidP="005C30E8">
      <w:pPr>
        <w:pStyle w:val="EndNoteBibliography"/>
        <w:spacing w:after="0"/>
        <w:rPr>
          <w:noProof/>
        </w:rPr>
      </w:pPr>
      <w:r w:rsidRPr="005C30E8">
        <w:rPr>
          <w:noProof/>
        </w:rPr>
        <w:t>50.</w:t>
      </w:r>
      <w:r w:rsidRPr="005C30E8">
        <w:rPr>
          <w:noProof/>
        </w:rPr>
        <w:tab/>
        <w:t>Lande R. The expected fixation rate of chromosomal inversions. Evolution. 1984:743-52.</w:t>
      </w:r>
    </w:p>
    <w:p w14:paraId="322CE558" w14:textId="77777777" w:rsidR="005C30E8" w:rsidRPr="005C30E8" w:rsidRDefault="005C30E8" w:rsidP="005C30E8">
      <w:pPr>
        <w:pStyle w:val="EndNoteBibliography"/>
        <w:spacing w:after="0"/>
        <w:rPr>
          <w:noProof/>
        </w:rPr>
      </w:pPr>
      <w:r w:rsidRPr="005C30E8">
        <w:rPr>
          <w:noProof/>
        </w:rPr>
        <w:t>51.</w:t>
      </w:r>
      <w:r w:rsidRPr="005C30E8">
        <w:rPr>
          <w:noProof/>
        </w:rPr>
        <w:tab/>
        <w:t>Bengtsson BO. Rates of karyotype evolution in placental mammals. Hereditas. 1980;92:37-47.</w:t>
      </w:r>
    </w:p>
    <w:p w14:paraId="46C30205" w14:textId="77777777" w:rsidR="005C30E8" w:rsidRPr="005C30E8" w:rsidRDefault="005C30E8" w:rsidP="005C30E8">
      <w:pPr>
        <w:pStyle w:val="EndNoteBibliography"/>
        <w:spacing w:after="0"/>
        <w:rPr>
          <w:noProof/>
        </w:rPr>
      </w:pPr>
      <w:r w:rsidRPr="005C30E8">
        <w:rPr>
          <w:noProof/>
        </w:rPr>
        <w:t>52.</w:t>
      </w:r>
      <w:r w:rsidRPr="005C30E8">
        <w:rPr>
          <w:noProof/>
        </w:rPr>
        <w:tab/>
        <w:t>Bush GL, Case SM, Wilson AC, Patton JL. Rapid speciation and chromosomal evolution in mammals. Proceedings of the National Academy of Sciences. 1977;74(9):3942-6.</w:t>
      </w:r>
    </w:p>
    <w:p w14:paraId="7A90F81F" w14:textId="77777777" w:rsidR="005C30E8" w:rsidRPr="005C30E8" w:rsidRDefault="005C30E8" w:rsidP="005C30E8">
      <w:pPr>
        <w:pStyle w:val="EndNoteBibliography"/>
        <w:spacing w:after="0"/>
        <w:rPr>
          <w:noProof/>
        </w:rPr>
      </w:pPr>
      <w:r w:rsidRPr="005C30E8">
        <w:rPr>
          <w:noProof/>
        </w:rPr>
        <w:t>53.</w:t>
      </w:r>
      <w:r w:rsidRPr="005C30E8">
        <w:rPr>
          <w:noProof/>
        </w:rPr>
        <w:tab/>
        <w:t>Imai HT, Maruyama T, Crozier RH. Rates of Mammalian Karyotype Evolution by the Karyograph Method. The American Naturalist. 1983;121(4):477-88.</w:t>
      </w:r>
    </w:p>
    <w:p w14:paraId="44404857" w14:textId="77777777" w:rsidR="005C30E8" w:rsidRPr="005C30E8" w:rsidRDefault="005C30E8" w:rsidP="005C30E8">
      <w:pPr>
        <w:pStyle w:val="EndNoteBibliography"/>
        <w:spacing w:after="0"/>
        <w:rPr>
          <w:noProof/>
        </w:rPr>
      </w:pPr>
      <w:r w:rsidRPr="005C30E8">
        <w:rPr>
          <w:noProof/>
        </w:rPr>
        <w:t>54.</w:t>
      </w:r>
      <w:r w:rsidRPr="005C30E8">
        <w:rPr>
          <w:noProof/>
        </w:rPr>
        <w:tab/>
        <w:t>Larson A, Prager EM, Wilson AC. Chromosomal evolution, speciation and morphological change in vertebrates: the role of social behaviour. Chromosomes Today. 1984;8:215-28.</w:t>
      </w:r>
    </w:p>
    <w:p w14:paraId="137C7DDB" w14:textId="77777777" w:rsidR="005C30E8" w:rsidRPr="005C30E8" w:rsidRDefault="005C30E8" w:rsidP="005C30E8">
      <w:pPr>
        <w:pStyle w:val="EndNoteBibliography"/>
        <w:rPr>
          <w:noProof/>
        </w:rPr>
      </w:pPr>
      <w:r w:rsidRPr="005C30E8">
        <w:rPr>
          <w:noProof/>
        </w:rPr>
        <w:t>55.</w:t>
      </w:r>
      <w:r w:rsidRPr="005C30E8">
        <w:rPr>
          <w:noProof/>
        </w:rPr>
        <w:tab/>
        <w:t>Coyne JA. Correlation between heterozygosity and rate of chromosome evolution in animals. The American Naturalist. 1984;123(5):725-9.</w:t>
      </w:r>
    </w:p>
    <w:p w14:paraId="2914EA79" w14:textId="0F002447"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90380" w14:textId="77777777" w:rsidR="00C41086" w:rsidRDefault="00C41086" w:rsidP="00854D0F">
      <w:pPr>
        <w:spacing w:after="0"/>
      </w:pPr>
      <w:r>
        <w:separator/>
      </w:r>
    </w:p>
  </w:endnote>
  <w:endnote w:type="continuationSeparator" w:id="0">
    <w:p w14:paraId="1527C62B" w14:textId="77777777" w:rsidR="00C41086" w:rsidRDefault="00C41086"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10513" w14:textId="77777777" w:rsidR="00C41086" w:rsidRDefault="00C41086" w:rsidP="00854D0F">
      <w:pPr>
        <w:spacing w:after="0"/>
      </w:pPr>
      <w:r>
        <w:separator/>
      </w:r>
    </w:p>
  </w:footnote>
  <w:footnote w:type="continuationSeparator" w:id="0">
    <w:p w14:paraId="2663BC4F" w14:textId="77777777" w:rsidR="00C41086" w:rsidRDefault="00C41086"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1&lt;/item&gt;&lt;item&gt;2174&lt;/item&gt;&lt;item&gt;2186&lt;/item&gt;&lt;item&gt;2317&lt;/item&gt;&lt;item&gt;2360&lt;/item&gt;&lt;item&gt;2365&lt;/item&gt;&lt;item&gt;2366&lt;/item&gt;&lt;item&gt;2367&lt;/item&gt;&lt;item&gt;2368&lt;/item&gt;&lt;item&gt;2369&lt;/item&gt;&lt;item&gt;2371&lt;/item&gt;&lt;item&gt;2372&lt;/item&gt;&lt;item&gt;2425&lt;/item&gt;&lt;item&gt;2427&lt;/item&gt;&lt;item&gt;2533&lt;/item&gt;&lt;item&gt;2546&lt;/item&gt;&lt;item&gt;2717&lt;/item&gt;&lt;item&gt;2780&lt;/item&gt;&lt;item&gt;2820&lt;/item&gt;&lt;item&gt;2821&lt;/item&gt;&lt;item&gt;2822&lt;/item&gt;&lt;item&gt;2823&lt;/item&gt;&lt;item&gt;2824&lt;/item&gt;&lt;item&gt;2825&lt;/item&gt;&lt;item&gt;2826&lt;/item&gt;&lt;item&gt;2827&lt;/item&gt;&lt;item&gt;2828&lt;/item&gt;&lt;item&gt;2829&lt;/item&gt;&lt;item&gt;2830&lt;/item&gt;&lt;item&gt;2831&lt;/item&gt;&lt;item&gt;2835&lt;/item&gt;&lt;item&gt;2836&lt;/item&gt;&lt;item&gt;2839&lt;/item&gt;&lt;item&gt;2841&lt;/item&gt;&lt;item&gt;2842&lt;/item&gt;&lt;item&gt;2843&lt;/item&gt;&lt;item&gt;2844&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record-ids&gt;&lt;/item&gt;&lt;/Libraries&gt;"/>
  </w:docVars>
  <w:rsids>
    <w:rsidRoot w:val="00E466B2"/>
    <w:rsid w:val="00000988"/>
    <w:rsid w:val="00000ADE"/>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5C79"/>
    <w:rsid w:val="001A663F"/>
    <w:rsid w:val="001B0FEA"/>
    <w:rsid w:val="001B1357"/>
    <w:rsid w:val="001B4409"/>
    <w:rsid w:val="001C23EF"/>
    <w:rsid w:val="001C2504"/>
    <w:rsid w:val="001C3E57"/>
    <w:rsid w:val="001C4726"/>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3022CF"/>
    <w:rsid w:val="003050E6"/>
    <w:rsid w:val="00306EE0"/>
    <w:rsid w:val="003143BE"/>
    <w:rsid w:val="00331CCD"/>
    <w:rsid w:val="00334DFC"/>
    <w:rsid w:val="0033695D"/>
    <w:rsid w:val="00337A0D"/>
    <w:rsid w:val="00343031"/>
    <w:rsid w:val="00356757"/>
    <w:rsid w:val="00360330"/>
    <w:rsid w:val="00371A42"/>
    <w:rsid w:val="00374043"/>
    <w:rsid w:val="00380E81"/>
    <w:rsid w:val="003861C7"/>
    <w:rsid w:val="003873E6"/>
    <w:rsid w:val="003962ED"/>
    <w:rsid w:val="003A0DAF"/>
    <w:rsid w:val="003B23C2"/>
    <w:rsid w:val="003B52AF"/>
    <w:rsid w:val="003C6248"/>
    <w:rsid w:val="003E0512"/>
    <w:rsid w:val="003E16F5"/>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B60"/>
    <w:rsid w:val="004C77F4"/>
    <w:rsid w:val="004D1129"/>
    <w:rsid w:val="004D4F75"/>
    <w:rsid w:val="004E02E1"/>
    <w:rsid w:val="004E141D"/>
    <w:rsid w:val="00503007"/>
    <w:rsid w:val="00507535"/>
    <w:rsid w:val="00510C40"/>
    <w:rsid w:val="00511CB8"/>
    <w:rsid w:val="00515E10"/>
    <w:rsid w:val="00520088"/>
    <w:rsid w:val="005219FF"/>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61EAB"/>
    <w:rsid w:val="006637EB"/>
    <w:rsid w:val="006654C1"/>
    <w:rsid w:val="0066551E"/>
    <w:rsid w:val="00671853"/>
    <w:rsid w:val="006732FE"/>
    <w:rsid w:val="0067543F"/>
    <w:rsid w:val="00687BFB"/>
    <w:rsid w:val="006910F6"/>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E06B0"/>
    <w:rsid w:val="008E6082"/>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2F55"/>
    <w:rsid w:val="009A2FA9"/>
    <w:rsid w:val="009A70F8"/>
    <w:rsid w:val="009B4AB5"/>
    <w:rsid w:val="009C5348"/>
    <w:rsid w:val="009D361E"/>
    <w:rsid w:val="009D45EA"/>
    <w:rsid w:val="009E4E3A"/>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E0786"/>
    <w:rsid w:val="00AE36D6"/>
    <w:rsid w:val="00B01304"/>
    <w:rsid w:val="00B10B2C"/>
    <w:rsid w:val="00B237BD"/>
    <w:rsid w:val="00B262DF"/>
    <w:rsid w:val="00B41D41"/>
    <w:rsid w:val="00B52998"/>
    <w:rsid w:val="00B52DD3"/>
    <w:rsid w:val="00B52E05"/>
    <w:rsid w:val="00B61F8B"/>
    <w:rsid w:val="00B810DC"/>
    <w:rsid w:val="00BA26CE"/>
    <w:rsid w:val="00BB6F51"/>
    <w:rsid w:val="00BC37B9"/>
    <w:rsid w:val="00BD0893"/>
    <w:rsid w:val="00BD4CA4"/>
    <w:rsid w:val="00BF700A"/>
    <w:rsid w:val="00C15ED0"/>
    <w:rsid w:val="00C17203"/>
    <w:rsid w:val="00C30D50"/>
    <w:rsid w:val="00C31ED2"/>
    <w:rsid w:val="00C328DC"/>
    <w:rsid w:val="00C33742"/>
    <w:rsid w:val="00C41086"/>
    <w:rsid w:val="00C45367"/>
    <w:rsid w:val="00C66630"/>
    <w:rsid w:val="00C674C3"/>
    <w:rsid w:val="00C84AE0"/>
    <w:rsid w:val="00C91CA8"/>
    <w:rsid w:val="00CD33C1"/>
    <w:rsid w:val="00CD3686"/>
    <w:rsid w:val="00CD5C83"/>
    <w:rsid w:val="00CF31E9"/>
    <w:rsid w:val="00CF6083"/>
    <w:rsid w:val="00D00522"/>
    <w:rsid w:val="00D15514"/>
    <w:rsid w:val="00D24561"/>
    <w:rsid w:val="00D26044"/>
    <w:rsid w:val="00D32443"/>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FCD"/>
    <w:rsid w:val="00E366BE"/>
    <w:rsid w:val="00E427C1"/>
    <w:rsid w:val="00E43163"/>
    <w:rsid w:val="00E442C8"/>
    <w:rsid w:val="00E466B2"/>
    <w:rsid w:val="00E501D9"/>
    <w:rsid w:val="00E51865"/>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9</Pages>
  <Words>9389</Words>
  <Characters>5352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7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cp:revision>
  <cp:lastPrinted>2020-06-07T23:40:00Z</cp:lastPrinted>
  <dcterms:created xsi:type="dcterms:W3CDTF">2020-08-07T16:31:00Z</dcterms:created>
  <dcterms:modified xsi:type="dcterms:W3CDTF">2020-08-12T07:14:00Z</dcterms:modified>
  <cp:category/>
</cp:coreProperties>
</file>